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254ED08" w14:textId="77777777" w:rsidR="00F31FAE" w:rsidRPr="00F31FAE" w:rsidRDefault="00F31FAE" w:rsidP="00F31FAE">
      <w:pPr>
        <w:spacing w:after="0" w:line="480" w:lineRule="auto"/>
        <w:textAlignment w:val="baseline"/>
        <w:rPr>
          <w:rFonts w:ascii="Arial" w:eastAsia="Times New Roman" w:hAnsi="Arial" w:cs="Arial"/>
          <w:b/>
          <w:bCs/>
          <w:sz w:val="21"/>
          <w:szCs w:val="21"/>
          <w:lang w:val="en-US" w:eastAsia="it-IT"/>
        </w:rPr>
      </w:pPr>
      <w:r w:rsidRPr="00F31FAE">
        <w:rPr>
          <w:rFonts w:ascii="Arial" w:eastAsia="Times New Roman" w:hAnsi="Arial" w:cs="Arial"/>
          <w:b/>
          <w:bCs/>
          <w:sz w:val="21"/>
          <w:szCs w:val="21"/>
          <w:lang w:val="en-US" w:eastAsia="it-IT"/>
        </w:rPr>
        <w:t xml:space="preserve">Table IIs – Device-related outcomes </w:t>
      </w:r>
    </w:p>
    <w:tbl>
      <w:tblPr>
        <w:tblW w:w="880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563"/>
        <w:gridCol w:w="1283"/>
        <w:gridCol w:w="2041"/>
        <w:gridCol w:w="898"/>
        <w:gridCol w:w="1117"/>
        <w:gridCol w:w="898"/>
      </w:tblGrid>
      <w:tr w:rsidR="00F31FAE" w:rsidRPr="00F31FAE" w14:paraId="520BA707" w14:textId="77777777" w:rsidTr="00403DD3">
        <w:trPr>
          <w:trHeight w:val="300"/>
        </w:trPr>
        <w:tc>
          <w:tcPr>
            <w:tcW w:w="880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F16356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u w:val="single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u w:val="single"/>
                <w:lang w:val="it-IT" w:eastAsia="it-IT"/>
              </w:rPr>
              <w:t>DEVICE-RELATED OUTCOMES</w:t>
            </w:r>
          </w:p>
        </w:tc>
      </w:tr>
      <w:tr w:rsidR="00F31FAE" w:rsidRPr="00F31FAE" w14:paraId="20D3AAB6" w14:textId="77777777" w:rsidTr="00403DD3">
        <w:trPr>
          <w:trHeight w:val="300"/>
        </w:trPr>
        <w:tc>
          <w:tcPr>
            <w:tcW w:w="880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center"/>
            <w:hideMark/>
          </w:tcPr>
          <w:p w14:paraId="2413A5F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trong Outcomes</w:t>
            </w:r>
          </w:p>
        </w:tc>
      </w:tr>
      <w:tr w:rsidR="00F31FAE" w:rsidRPr="00F31FAE" w14:paraId="4AE3CA46" w14:textId="77777777" w:rsidTr="00403DD3">
        <w:trPr>
          <w:trHeight w:val="300"/>
        </w:trPr>
        <w:tc>
          <w:tcPr>
            <w:tcW w:w="880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7348CCC0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  <w:t xml:space="preserve">Duration of support (Days on </w:t>
            </w:r>
            <w:proofErr w:type="spellStart"/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  <w:t>Impella</w:t>
            </w:r>
            <w:proofErr w:type="spellEnd"/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  <w:t xml:space="preserve"> ± SD)</w:t>
            </w:r>
          </w:p>
        </w:tc>
      </w:tr>
      <w:tr w:rsidR="00F31FAE" w:rsidRPr="00F31FAE" w14:paraId="33174EE0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3C842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B643E0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56AF2E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8B6A80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min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8194D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max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76B2C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</w:tr>
      <w:tr w:rsidR="00F31FAE" w:rsidRPr="00F31FAE" w14:paraId="51B35BCA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39C3B0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Schibilsky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TY2hpYmlsc2t5PC9BdXRob3I+PFllYXI+MjAxNjwvWWVh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TY2hpYmlsc2t5PC9BdXRob3I+PFllYXI+MjAxNjwvWWVh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0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50862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F8273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5±11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6C505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53F0C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6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8D8D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</w:tr>
      <w:tr w:rsidR="00F31FAE" w:rsidRPr="00F31FAE" w14:paraId="128413A1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D52A40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Mastroianni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4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2B93B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9006C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,5±4,7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A20FF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4B63A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0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BC1BB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</w:tr>
      <w:tr w:rsidR="00F31FAE" w:rsidRPr="00F31FAE" w14:paraId="2DB3B7EF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1C22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Lima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MaW1hPC9BdXRob3I+PFllYXI+MjAxNjwvWWVhcj48UmVj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5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25AF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59697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±5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FADA2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24EA8F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2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7271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</w:tr>
      <w:tr w:rsidR="00F31FAE" w:rsidRPr="00F31FAE" w14:paraId="666DC039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A41B2C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Hall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IYWxsPC9BdXRob3I+PFllYXI+MjAxODwvWWVhcj48UmVj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8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8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B34E8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8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D8B8A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±5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0EB8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8ACD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2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B147C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</w:tr>
      <w:tr w:rsidR="00F31FAE" w:rsidRPr="00F31FAE" w14:paraId="188A2358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4291F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David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3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A38A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9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BD620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9±7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26EB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ADCA8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E8BE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</w:tr>
      <w:tr w:rsidR="00F31FAE" w:rsidRPr="00F31FAE" w14:paraId="58D91270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7A953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oll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b2xsPC9BdXRob3I+PFllYXI+MjAxOTwvWWVhcj48UmVj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b2xsPC9BdXRob3I+PFllYXI+MjAxOTwvWWVhcj48UmVj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4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BAA22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2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EB060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,8±5,1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5361A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55FF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E5D2C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</w:tr>
      <w:tr w:rsidR="00F31FAE" w:rsidRPr="00F31FAE" w14:paraId="57680829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A5280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Chung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&lt;EndNote&gt;&lt;Cite&gt;&lt;Author&gt;Chung&lt;/Author&gt;&lt;Year&gt;2019&lt;/Year&gt;&lt;RecNum&gt;962&lt;/RecNum&gt;&lt;DisplayText&gt;[9]&lt;/DisplayText&gt;&lt;record&gt;&lt;rec-number&gt;962&lt;/rec-number&gt;&lt;foreign-keys&gt;&lt;key app="EN" db-id="tttxrwwz9rxzejed00pxrzskdw5stre0v92s"&gt;962&lt;/key&gt;&lt;/foreign-keys&gt;&lt;ref-type name="Journal Article"&gt;17&lt;/ref-type&gt;&lt;contributors&gt;&lt;authors&gt;&lt;author&gt;Chung, J. S.&lt;/author&gt;&lt;author&gt;Emerson, D.&lt;/author&gt;&lt;author&gt;Ramzy, D.&lt;/author&gt;&lt;author&gt;Akhmerov, A.&lt;/author&gt;&lt;author&gt;Megna, D.&lt;/author&gt;&lt;author&gt;Esmailian, F.&lt;/author&gt;&lt;author&gt;Kobashigawa, J.&lt;/author&gt;&lt;author&gt;Cole, R. M.&lt;/author&gt;&lt;author&gt;Moriguchi, J.&lt;/author&gt;&lt;author&gt;Trento, A.&lt;/author&gt;&lt;/authors&gt;&lt;/contributors&gt;&lt;titles&gt;&lt;title&gt;A new paradigm in mechanical circulatory support: 100 patient experience&lt;/title&gt;&lt;secondary-title&gt;Ann Thorac Surg&lt;/secondary-title&gt;&lt;/titles&gt;&lt;dates&gt;&lt;year&gt;2019&lt;/year&gt;&lt;pub-dates&gt;&lt;date&gt;Sep 26 2019&lt;/date&gt;&lt;/pub-dates&gt;&lt;/dates&gt;&lt;isbn&gt;1552-6259 (Electronic) 0003-4975 (Linking)&lt;/isbn&gt;&lt;urls&gt;&lt;/urls&gt;&lt;electronic-resource-num&gt;10.1016/j.athoracsur.2019.08.041&lt;/electronic-resource-num&gt;&lt;research-notes&gt;Chung, Joshua S&amp;#xD;Emerson, Dominic&amp;#xD;Ramzy, Danny&amp;#xD;Akhmerov, Akbarshakh&amp;#xD;Megna, Dominick&amp;#xD;Esmailian, Fardad&amp;#xD;Kobashigawa, Jon&amp;#xD;Cole, Robert M&amp;#xD;Moriguchi, Jaime&amp;#xD;Trento, Alfredo&amp;#xD;Netherlands&amp;#xD;The Annals of thoracic surgery&amp;#xD;Ann Thorac Surg. 2019 Sep 26. pii: S0003-4975(19)31430-4. doi: 10.1016/j.athoracsur.2019.08.041.&amp;#xD;&amp;#xD;The following values have no corresponding Zotero field:&amp;#xD;auth-address: Department of Cardiac Surgery, Smidt Heart Institute, Cedars-Sinai Medical Center, Los Angeles, California. Department of Cardiac Surgery, Smidt Heart Institute, Cedars-Sinai Medical Center, Los Angeles, California. Electronic address: danny.ramzy@cshs.org. Department of Surgery, Cedars-Sinai Medical Center, Los Angeles, California. Department of Cardiology, Smidt Heart Institute, Cedars-Sinai Medical Center, Los Angeles, California.&amp;#xD;edition: 2019/09/30&amp;#xD;accession-num: 31563492&amp;#xD;remote-database-provider: NLM&lt;/research-notes&gt;&lt;language&gt;eng&lt;/language&gt;&lt;/record&gt;&lt;/Cite&gt;&lt;/EndNote&gt;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9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FD907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0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9C5C6E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2,5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92C613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C57FC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3,8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3A39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</w:tr>
      <w:tr w:rsidR="00F31FAE" w:rsidRPr="00F31FAE" w14:paraId="3CF13045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0DF61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ansal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1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A6D17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4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BE4E12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7,6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5D6D7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CFC8D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1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5834DE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</w:tr>
      <w:tr w:rsidR="00F31FAE" w:rsidRPr="00F31FAE" w14:paraId="19900CDC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D5983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ernhardt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2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3D44F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2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8B2FB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6,3±4,7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B2489B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86D4E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A5FAB7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</w:tr>
      <w:tr w:rsidR="00F31FAE" w:rsidRPr="00F31FAE" w14:paraId="58E520E5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4A073F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ertoglio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5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04E5F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9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F7D62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5,7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E0702F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CB43B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5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DB30A0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</w:tr>
      <w:tr w:rsidR="00F31FAE" w:rsidRPr="00F31FAE" w14:paraId="36959966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BE8E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riffith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6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3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93AFF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6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D2E88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,7±2,9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2F73A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,7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4F47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2,6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3133B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</w:tr>
      <w:tr w:rsidR="00F31FAE" w:rsidRPr="00F31FAE" w14:paraId="3D2146DE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AA52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Engstrom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M8L1llYXI+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M8L1llYXI+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6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3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EFE33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6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A9802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74 h (IQR 25-120) 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6686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3F416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BD097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</w:tr>
      <w:tr w:rsidR="00F31FAE" w:rsidRPr="00F31FAE" w14:paraId="729F28E9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A8794E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audard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5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28A3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BC4003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5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F06E23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BDED4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6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44E8A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</w:tr>
      <w:tr w:rsidR="00F31FAE" w:rsidRPr="00F31FAE" w14:paraId="1DA6016D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F15A5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 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23CACB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 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27AC02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201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0FE8FAE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2.5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DB06EF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p value</w:t>
            </w:r>
          </w:p>
        </w:tc>
      </w:tr>
      <w:tr w:rsidR="00F31FAE" w:rsidRPr="00F31FAE" w14:paraId="2DDFE7C8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17D2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Engstrom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FbmdzdHJvbTwvQXV0aG9yPjxZZWFyPjIwMTE8L1llYXI+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1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B10BE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4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3E1F1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29 (IQR 82-293 h)</w:t>
            </w:r>
          </w:p>
        </w:tc>
        <w:tc>
          <w:tcPr>
            <w:tcW w:w="201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23C906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50 (6-231)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7D66DC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0,18</w:t>
            </w:r>
          </w:p>
        </w:tc>
      </w:tr>
      <w:tr w:rsidR="00F31FAE" w:rsidRPr="00F31FAE" w14:paraId="1090E5F9" w14:textId="77777777" w:rsidTr="00403DD3">
        <w:trPr>
          <w:trHeight w:val="300"/>
        </w:trPr>
        <w:tc>
          <w:tcPr>
            <w:tcW w:w="588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01CBB6AE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  <w:t>Technical success [specify: surgical positioning?]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BEE93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6C748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FBBB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eastAsia="it-IT"/>
              </w:rPr>
            </w:pPr>
          </w:p>
        </w:tc>
      </w:tr>
      <w:tr w:rsidR="00F31FAE" w:rsidRPr="00F31FAE" w14:paraId="2117C1D8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D3456C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1B010C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407C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AE54F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BF23F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F93FF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0C5A8314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74508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Schibilsky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TY2hpYmlsc2t5PC9BdXRob3I+PFllYXI+MjAxNjwvWWVh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TY2hpYmlsc2t5PC9BdXRob3I+PFllYXI+MjAxNjwvWWVh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0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191A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7D61E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0%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1912B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CAE59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6392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74F46E7D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6352D0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ertoglio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5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 2019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CA00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9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44C5D3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0%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604D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D4C077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8619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61B77A79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F97B0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riffith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6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3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AB128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6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F2ABD7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0%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75F67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3CC6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5916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74DDD9DA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2694B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ernhardt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2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EE4D52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2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190BEB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0%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B1B00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7A6A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1B58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311B419A" w14:textId="77777777" w:rsidTr="00403DD3">
        <w:trPr>
          <w:trHeight w:val="315"/>
        </w:trPr>
        <w:tc>
          <w:tcPr>
            <w:tcW w:w="880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7DFB69E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  <w:t xml:space="preserve">Duration of </w:t>
            </w:r>
            <w:proofErr w:type="spellStart"/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  <w:t>Impella</w:t>
            </w:r>
            <w:proofErr w:type="spellEnd"/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  <w:t xml:space="preserve"> implantation intervention (min)</w:t>
            </w:r>
          </w:p>
        </w:tc>
      </w:tr>
      <w:tr w:rsidR="00F31FAE" w:rsidRPr="00F31FAE" w14:paraId="24D7B53F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B073B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53BA8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27838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ED3AE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min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F911CC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max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2C983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 </w:t>
            </w:r>
          </w:p>
        </w:tc>
      </w:tr>
      <w:tr w:rsidR="00F31FAE" w:rsidRPr="00F31FAE" w14:paraId="3C823198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0E7C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Mastroianni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4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D7EE5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E886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30±12 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37BE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55EB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FF18B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 </w:t>
            </w:r>
          </w:p>
        </w:tc>
      </w:tr>
      <w:tr w:rsidR="00F31FAE" w:rsidRPr="00F31FAE" w14:paraId="5A9165F0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574B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David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EYXZpZDwvQXV0aG9yPjxZZWFyPjIwMTk8L1llYXI+PFJl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3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4BDB9C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9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34D9E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5±44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98FC17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BD18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-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71F35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 </w:t>
            </w:r>
          </w:p>
        </w:tc>
      </w:tr>
      <w:tr w:rsidR="00F31FAE" w:rsidRPr="00F31FAE" w14:paraId="5D902BB3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008267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ertoglio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5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977792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9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D2E0D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7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7CEC0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3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937C42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15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2C80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 </w:t>
            </w:r>
          </w:p>
        </w:tc>
      </w:tr>
      <w:tr w:rsidR="00F31FAE" w:rsidRPr="00F31FAE" w14:paraId="5E177DB7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E9619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 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51EFD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 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69F87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&lt;5 min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6E01B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&lt;10 min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589F3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10-15 min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CA046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&gt;15 min</w:t>
            </w:r>
          </w:p>
        </w:tc>
      </w:tr>
      <w:tr w:rsidR="00F31FAE" w:rsidRPr="00F31FAE" w14:paraId="745D5A07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ECC5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lastRenderedPageBreak/>
              <w:t xml:space="preserve">Griffith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6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3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11C6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6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BD1F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51F6A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</w:t>
            </w:r>
          </w:p>
        </w:tc>
        <w:tc>
          <w:tcPr>
            <w:tcW w:w="11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71027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7A0B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</w:t>
            </w:r>
          </w:p>
        </w:tc>
      </w:tr>
      <w:tr w:rsidR="00F31FAE" w:rsidRPr="00F31FAE" w14:paraId="7582B10E" w14:textId="77777777" w:rsidTr="00403DD3">
        <w:trPr>
          <w:trHeight w:val="300"/>
        </w:trPr>
        <w:tc>
          <w:tcPr>
            <w:tcW w:w="6785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3C53BEAC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  <w:t>Early mobilization and physiotherapy (pts)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6975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A8A9B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eastAsia="it-IT"/>
              </w:rPr>
            </w:pPr>
          </w:p>
        </w:tc>
      </w:tr>
      <w:tr w:rsidR="00F31FAE" w:rsidRPr="00F31FAE" w14:paraId="317C9430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CF6A6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320F97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CFEB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141A2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B3C8F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EE1E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2744D11C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DBD4C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Monteagudo-Vela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&lt;EndNote&gt;&lt;Cite&gt;&lt;Author&gt;Monteagudo-Vela&lt;/Author&gt;&lt;Year&gt;2019&lt;/Year&gt;&lt;RecNum&gt;218&lt;/RecNum&gt;&lt;DisplayText&gt;[2]&lt;/DisplayText&gt;&lt;record&gt;&lt;rec-number&gt;218&lt;/rec-number&gt;&lt;foreign-keys&gt;&lt;key app="EN" db-id="tttxrwwz9rxzejed00pxrzskdw5stre0v92s"&gt;218&lt;/key&gt;&lt;/foreign-keys&gt;&lt;ref-type name="Journal Article"&gt;17&lt;/ref-type&gt;&lt;contributors&gt;&lt;authors&gt;&lt;author&gt;Monteagudo-Vela, Maria&lt;/author&gt;&lt;author&gt;Panoulas, Vasileios&lt;/author&gt;&lt;author&gt;Fernandez-Garda, Rita&lt;/author&gt;&lt;author&gt;Garcia-Saez, Diana&lt;/author&gt;&lt;author&gt;Simon, Andre&lt;/author&gt;&lt;/authors&gt;&lt;/contributors&gt;&lt;titles&gt;&lt;title&gt;Combined Use of Left Ventricular Assist Device, Extra Corporeal Life Support and  Impella RP.&lt;/title&gt;&lt;secondary-title&gt;Cardiovascular revascularization medicine : including molecular interventions&lt;/secondary-title&gt;&lt;/titles&gt;&lt;pages&gt;67-69&lt;/pages&gt;&lt;volume&gt;20&lt;/volume&gt;&lt;number&gt;11S&lt;/number&gt;&lt;keywords&gt;&lt;keyword&gt;Female&lt;/keyword&gt;&lt;keyword&gt;Humans&lt;/keyword&gt;&lt;keyword&gt;Treatment Outcome&lt;/keyword&gt;&lt;keyword&gt;Prosthesis Design&lt;/keyword&gt;&lt;keyword&gt;Adult&lt;/keyword&gt;&lt;keyword&gt;*Extracorporeal Membrane Oxygenation&lt;/keyword&gt;&lt;keyword&gt;*Heart-Assist Devices&lt;/keyword&gt;&lt;keyword&gt;*Ventricular Function, Left&lt;/keyword&gt;&lt;keyword&gt;Recovery of Function&lt;/keyword&gt;&lt;keyword&gt;Right ventricular failure&lt;/keyword&gt;&lt;keyword&gt;*Ventricular Function, Right&lt;/keyword&gt;&lt;keyword&gt;Impella RP&lt;/keyword&gt;&lt;keyword&gt;Combined used of mechanical assist devices&lt;/keyword&gt;&lt;keyword&gt;Heart Failure/diagnosis/physiopathology/*therapy&lt;/keyword&gt;&lt;keyword&gt;Prosthesis Implantation/*instrumentation&lt;/keyword&gt;&lt;/keywords&gt;&lt;dates&gt;&lt;year&gt;2019&lt;/year&gt;&lt;pub-dates&gt;&lt;date&gt;2019 Nov&lt;/date&gt;&lt;/pub-dates&gt;&lt;/dates&gt;&lt;isbn&gt;1878-0938 1878-0938&lt;/isbn&gt;&lt;urls&gt;&lt;/urls&gt;&lt;electronic-resource-num&gt;10.1016/j.carrev.2019.09.007&lt;/electronic-resource-num&gt;&lt;language&gt;eng&lt;/language&gt;&lt;/record&gt;&lt;/Cite&gt;&lt;/EndNote&gt;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2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63C78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E970D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B8F53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0%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6301B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004430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14AD8AEE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16F9B0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ernhardt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uaGFyZHQ8L0F1dGhvcj48WWVhcj4yMDE5PC9ZZWFy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2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75989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2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6C003E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5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2427C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8%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CD617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10AF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2F44FA8B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79BF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ertoglio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5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E6FB7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9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4AE36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036733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7%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AD597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00AEF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447F006B" w14:textId="77777777" w:rsidTr="00403DD3">
        <w:trPr>
          <w:trHeight w:val="300"/>
        </w:trPr>
        <w:tc>
          <w:tcPr>
            <w:tcW w:w="588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044C84E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  <w:t>Average pomp flow (l/min)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38D07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609B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009A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eastAsia="it-IT"/>
              </w:rPr>
            </w:pPr>
          </w:p>
        </w:tc>
      </w:tr>
      <w:tr w:rsidR="00F31FAE" w:rsidRPr="00F31FAE" w14:paraId="24A20223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3FDDE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313A1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8D72C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78CC2F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DC7AB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1C57C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7B74A34A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38B54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Mastroianni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NYXN0cm9pYW5uaTwvQXV0aG9yPjxZZWFyPjIwMTc8L1ll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4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8E75D2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4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AF932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4,1±0,7 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6A90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CFAF1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DB42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50FCB334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9426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riffith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6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3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6507E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6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D7313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4,0±0,6 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647C4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0FB4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5795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07582A0C" w14:textId="77777777" w:rsidTr="00403DD3">
        <w:trPr>
          <w:trHeight w:val="300"/>
        </w:trPr>
        <w:tc>
          <w:tcPr>
            <w:tcW w:w="588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0973BF5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Average Impella performance level (value 0-9)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114B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4D10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4C36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1B44F965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51BE9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0A65F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F6F29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5BC10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C7B9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F330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0399BF7C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0627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riffith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6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3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6E7A13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6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4DF4A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.7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AEBA80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59D9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EA67B7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4F251175" w14:textId="77777777" w:rsidTr="00403DD3">
        <w:trPr>
          <w:trHeight w:val="300"/>
        </w:trPr>
        <w:tc>
          <w:tcPr>
            <w:tcW w:w="6785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3C53B00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Major device malfunction (pts)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47D97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2F88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236D6017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B9B1B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1A4057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2301C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8F82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4D27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B51C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1AA16960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0C248E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audard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5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E3190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3F94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F33E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%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6B1E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2EED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72CF6AB7" w14:textId="77777777" w:rsidTr="00403DD3">
        <w:trPr>
          <w:trHeight w:val="300"/>
        </w:trPr>
        <w:tc>
          <w:tcPr>
            <w:tcW w:w="6785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3D54555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Device exchange (pts)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B307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0209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2DA2A596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3DE63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B5B002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E295F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F609E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6245B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D7732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2453106B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B73EF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Chung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&lt;EndNote&gt;&lt;Cite&gt;&lt;Author&gt;Chung&lt;/Author&gt;&lt;Year&gt;2019&lt;/Year&gt;&lt;RecNum&gt;962&lt;/RecNum&gt;&lt;DisplayText&gt;[9]&lt;/DisplayText&gt;&lt;record&gt;&lt;rec-number&gt;962&lt;/rec-number&gt;&lt;foreign-keys&gt;&lt;key app="EN" db-id="tttxrwwz9rxzejed00pxrzskdw5stre0v92s"&gt;962&lt;/key&gt;&lt;/foreign-keys&gt;&lt;ref-type name="Journal Article"&gt;17&lt;/ref-type&gt;&lt;contributors&gt;&lt;authors&gt;&lt;author&gt;Chung, J. S.&lt;/author&gt;&lt;author&gt;Emerson, D.&lt;/author&gt;&lt;author&gt;Ramzy, D.&lt;/author&gt;&lt;author&gt;Akhmerov, A.&lt;/author&gt;&lt;author&gt;Megna, D.&lt;/author&gt;&lt;author&gt;Esmailian, F.&lt;/author&gt;&lt;author&gt;Kobashigawa, J.&lt;/author&gt;&lt;author&gt;Cole, R. M.&lt;/author&gt;&lt;author&gt;Moriguchi, J.&lt;/author&gt;&lt;author&gt;Trento, A.&lt;/author&gt;&lt;/authors&gt;&lt;/contributors&gt;&lt;titles&gt;&lt;title&gt;A new paradigm in mechanical circulatory support: 100 patient experience&lt;/title&gt;&lt;secondary-title&gt;Ann Thorac Surg&lt;/secondary-title&gt;&lt;/titles&gt;&lt;dates&gt;&lt;year&gt;2019&lt;/year&gt;&lt;pub-dates&gt;&lt;date&gt;Sep 26 2019&lt;/date&gt;&lt;/pub-dates&gt;&lt;/dates&gt;&lt;isbn&gt;1552-6259 (Electronic) 0003-4975 (Linking)&lt;/isbn&gt;&lt;urls&gt;&lt;/urls&gt;&lt;electronic-resource-num&gt;10.1016/j.athoracsur.2019.08.041&lt;/electronic-resource-num&gt;&lt;research-notes&gt;Chung, Joshua S&amp;#xD;Emerson, Dominic&amp;#xD;Ramzy, Danny&amp;#xD;Akhmerov, Akbarshakh&amp;#xD;Megna, Dominick&amp;#xD;Esmailian, Fardad&amp;#xD;Kobashigawa, Jon&amp;#xD;Cole, Robert M&amp;#xD;Moriguchi, Jaime&amp;#xD;Trento, Alfredo&amp;#xD;Netherlands&amp;#xD;The Annals of thoracic surgery&amp;#xD;Ann Thorac Surg. 2019 Sep 26. pii: S0003-4975(19)31430-4. doi: 10.1016/j.athoracsur.2019.08.041.&amp;#xD;&amp;#xD;The following values have no corresponding Zotero field:&amp;#xD;auth-address: Department of Cardiac Surgery, Smidt Heart Institute, Cedars-Sinai Medical Center, Los Angeles, California. Department of Cardiac Surgery, Smidt Heart Institute, Cedars-Sinai Medical Center, Los Angeles, California. Electronic address: danny.ramzy@cshs.org. Department of Surgery, Cedars-Sinai Medical Center, Los Angeles, California. Department of Cardiology, Smidt Heart Institute, Cedars-Sinai Medical Center, Los Angeles, California.&amp;#xD;edition: 2019/09/30&amp;#xD;accession-num: 31563492&amp;#xD;remote-database-provider: NLM&lt;/research-notes&gt;&lt;language&gt;eng&lt;/language&gt;&lt;/record&gt;&lt;/Cite&gt;&lt;/EndNote&gt;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9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F74A8B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0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F394E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3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A45D07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3%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9199B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359A7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71F75248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9ADEB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riffith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6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3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81CA12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6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1C2C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9DC2E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6%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097A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D7557C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12E89B9D" w14:textId="77777777" w:rsidTr="00403DD3">
        <w:trPr>
          <w:trHeight w:val="300"/>
        </w:trPr>
        <w:tc>
          <w:tcPr>
            <w:tcW w:w="6785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F8CBAD"/>
            <w:noWrap/>
            <w:vAlign w:val="center"/>
            <w:hideMark/>
          </w:tcPr>
          <w:p w14:paraId="381C8500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oft outcomes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719C2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13E94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0AACCF88" w14:textId="77777777" w:rsidTr="00403DD3">
        <w:trPr>
          <w:trHeight w:val="300"/>
        </w:trPr>
        <w:tc>
          <w:tcPr>
            <w:tcW w:w="6785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00A69B93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uccessfull removal (pts)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AF91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2EB6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670864D2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A243C3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0E61E3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CE175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61F7DC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EA6E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061960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4DF679C1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0AA2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riffith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cmlmZml0aDwvQXV0aG9yPjxZZWFyPjIwMTM8L1llYXI+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6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3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5D4AA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6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06AFE2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6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62D3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0%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0A490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61A9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079CA1FC" w14:textId="77777777" w:rsidTr="00403DD3">
        <w:trPr>
          <w:trHeight w:val="300"/>
        </w:trPr>
        <w:tc>
          <w:tcPr>
            <w:tcW w:w="6785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03A9C0B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  <w:t>Walk with the device in place (pts)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34A5B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8540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eastAsia="it-IT"/>
              </w:rPr>
            </w:pPr>
          </w:p>
        </w:tc>
      </w:tr>
      <w:tr w:rsidR="00F31FAE" w:rsidRPr="00F31FAE" w14:paraId="08A9EE54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FEE36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663890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94BFDB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9122B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D2DD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40112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1AC879DF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28B75F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ertoglio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ZXJ0b2dsaW88L0F1dGhvcj48WWVhcj4yMDE5PC9ZZWFy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5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9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FB3D2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9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723FF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0C441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2,2%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9DE987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4889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77D20ACA" w14:textId="77777777" w:rsidTr="00403DD3">
        <w:trPr>
          <w:trHeight w:val="300"/>
        </w:trPr>
        <w:tc>
          <w:tcPr>
            <w:tcW w:w="6785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17F82D4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Minor device malfunction (pts)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D479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06D67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    </w:t>
            </w:r>
          </w:p>
        </w:tc>
      </w:tr>
      <w:tr w:rsidR="00F31FAE" w:rsidRPr="00F31FAE" w14:paraId="4CF4A981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4E9AF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B5B39F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8947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24211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6AFB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F23FF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3214FF2C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798B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audard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5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AC96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1D1FE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3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CBBB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%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9AE60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C3656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31D30714" w14:textId="77777777" w:rsidTr="00403DD3">
        <w:trPr>
          <w:trHeight w:val="300"/>
        </w:trPr>
        <w:tc>
          <w:tcPr>
            <w:tcW w:w="6785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6A8E190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Device-related infections (pts)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2AD1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6D76C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377DE701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C350A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F8D31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78980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2D37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809AB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87EC37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5CEE1F50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3CFD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lastRenderedPageBreak/>
              <w:t xml:space="preserve">Gaudard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5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19CAC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40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4A2AF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61F97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8%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C985C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DCF7F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68181DB8" w14:textId="77777777" w:rsidTr="00403DD3">
        <w:trPr>
          <w:trHeight w:val="300"/>
        </w:trPr>
        <w:tc>
          <w:tcPr>
            <w:tcW w:w="6785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DEBF7"/>
            <w:noWrap/>
            <w:vAlign w:val="center"/>
            <w:hideMark/>
          </w:tcPr>
          <w:p w14:paraId="36343AA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uccessful extubation (pts)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AAC14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8307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6DBAE638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9099E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32A9D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AAAD31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C3245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55FAE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6DC3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00F227CF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1EF40C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ansal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1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5340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4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297E7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1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E6064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87.5%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8BCAA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A41FB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1327267A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DF0B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Gaudard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HYXVkYXJkPC9BdXRob3I+PFllYXI+MjAxNTwvWWVhcj48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7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5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85F0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5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A20D25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7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DF257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28%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D756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E30E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1F76B9EF" w14:textId="77777777" w:rsidTr="00403DD3">
        <w:trPr>
          <w:trHeight w:val="300"/>
        </w:trPr>
        <w:tc>
          <w:tcPr>
            <w:tcW w:w="6785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000000" w:fill="DDEBF7"/>
            <w:noWrap/>
            <w:vAlign w:val="center"/>
            <w:hideMark/>
          </w:tcPr>
          <w:p w14:paraId="5FFBC2E7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uccessful IABP removal (pts)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0F4AE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678C1C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16D3E4FC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C7BC4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First Author, Year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8F99DC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Sample size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0E5620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Impella 5.0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0AF539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  <w:t>%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E5F40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90866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  <w:tr w:rsidR="00F31FAE" w:rsidRPr="00F31FAE" w14:paraId="71CE9281" w14:textId="77777777" w:rsidTr="00403DD3">
        <w:trPr>
          <w:trHeight w:val="300"/>
        </w:trPr>
        <w:tc>
          <w:tcPr>
            <w:tcW w:w="2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04464D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Bansal 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begin">
                <w:fldData xml:space="preserve">PEVuZE5vdGU+PENpdGU+PEF1dGhvcj5CYW5zYWw8L0F1dGhvcj48WWVhcj4yMDE2PC9ZZWFyPjxS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</w:fldData>
              </w:fldCha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instrText xml:space="preserve"> ADDIN EN.CITE.DATA </w:instrTex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separate"/>
            </w:r>
            <w:r w:rsidRPr="00F31FAE"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val="it-IT" w:eastAsia="it-IT"/>
              </w:rPr>
              <w:t>[11]</w:t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fldChar w:fldCharType="end"/>
            </w: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 xml:space="preserve"> 2016</w:t>
            </w:r>
          </w:p>
        </w:tc>
        <w:tc>
          <w:tcPr>
            <w:tcW w:w="1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9DEFF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7</w:t>
            </w:r>
          </w:p>
        </w:tc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BCD37A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7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09A61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  <w:r w:rsidRPr="00F31FAE"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  <w:t>100%</w:t>
            </w:r>
          </w:p>
        </w:tc>
        <w:tc>
          <w:tcPr>
            <w:tcW w:w="11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5B818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val="it-IT" w:eastAsia="it-IT"/>
              </w:rPr>
            </w:pP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42E3C" w14:textId="77777777" w:rsidR="00F31FAE" w:rsidRPr="00F31FAE" w:rsidRDefault="00F31FAE" w:rsidP="00F31FAE">
            <w:pPr>
              <w:spacing w:after="0" w:line="480" w:lineRule="auto"/>
              <w:rPr>
                <w:rFonts w:ascii="Arial" w:eastAsia="Times New Roman" w:hAnsi="Arial" w:cs="Arial"/>
                <w:sz w:val="18"/>
                <w:szCs w:val="18"/>
                <w:lang w:val="it-IT" w:eastAsia="it-IT"/>
              </w:rPr>
            </w:pPr>
          </w:p>
        </w:tc>
      </w:tr>
    </w:tbl>
    <w:p w14:paraId="1CD74F7C" w14:textId="77777777" w:rsidR="00F31FAE" w:rsidRPr="00F31FAE" w:rsidRDefault="00F31FAE" w:rsidP="00F31FAE">
      <w:pPr>
        <w:spacing w:after="0" w:line="480" w:lineRule="auto"/>
        <w:rPr>
          <w:rFonts w:ascii="Arial" w:eastAsia="Times New Roman" w:hAnsi="Arial" w:cs="Arial"/>
          <w:sz w:val="18"/>
          <w:szCs w:val="18"/>
          <w:lang w:val="it-IT" w:eastAsia="it-IT"/>
        </w:rPr>
      </w:pPr>
    </w:p>
    <w:p w14:paraId="11F11BDA" w14:textId="77777777" w:rsidR="009A55B6" w:rsidRDefault="009A55B6"/>
    <w:sectPr w:rsidR="009A55B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31FAE"/>
    <w:rsid w:val="009A55B6"/>
    <w:rsid w:val="00ED31D6"/>
    <w:rsid w:val="00F31F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2EC181"/>
  <w15:chartTrackingRefBased/>
  <w15:docId w15:val="{1CFC1D6A-FB9B-4EB5-AC7B-0CCA459A33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1494</Words>
  <Characters>8520</Characters>
  <Application>Microsoft Office Word</Application>
  <DocSecurity>0</DocSecurity>
  <Lines>71</Lines>
  <Paragraphs>19</Paragraphs>
  <ScaleCrop>false</ScaleCrop>
  <Company/>
  <LinksUpToDate>false</LinksUpToDate>
  <CharactersWithSpaces>99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lie Neill</dc:creator>
  <cp:keywords/>
  <dc:description/>
  <cp:lastModifiedBy>Jolie Neill</cp:lastModifiedBy>
  <cp:revision>1</cp:revision>
  <dcterms:created xsi:type="dcterms:W3CDTF">2021-09-16T13:54:00Z</dcterms:created>
  <dcterms:modified xsi:type="dcterms:W3CDTF">2021-09-16T13:56:00Z</dcterms:modified>
</cp:coreProperties>
</file>